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</w:sdtPr>
      <w:sdtEndPr/>
      <w:sdtContent>
        <w:p w14:paraId="3D698D63" w14:textId="77777777" w:rsidR="00F9444C" w:rsidRDefault="00F744D5">
          <w:pPr>
            <w:pStyle w:val="NoSpacing"/>
          </w:pPr>
          <w:r>
            <w:t>Your Name</w:t>
          </w:r>
        </w:p>
      </w:sdtContent>
    </w:sdt>
    <w:p w14:paraId="1561D34D" w14:textId="77777777" w:rsidR="00E614DD" w:rsidRDefault="00E928DD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</w:sdtPr>
        <w:sdtEndPr/>
        <w:sdtContent>
          <w:r w:rsidR="00B13D1B">
            <w:t>Instructor Name</w:t>
          </w:r>
        </w:sdtContent>
      </w:sdt>
    </w:p>
    <w:p w14:paraId="64F3FD9F" w14:textId="77777777" w:rsidR="00E614DD" w:rsidRDefault="00E928DD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</w:sdtPr>
        <w:sdtEndPr/>
        <w:sdtContent>
          <w:r w:rsidR="00B13D1B">
            <w:t>Course Number</w:t>
          </w:r>
        </w:sdtContent>
      </w:sdt>
    </w:p>
    <w:p w14:paraId="7F55B5FE" w14:textId="77777777" w:rsidR="00E614DD" w:rsidRDefault="00E928DD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</w:sdtPr>
        <w:sdtEndPr/>
        <w:sdtContent>
          <w:r w:rsidR="00B13D1B">
            <w:t>Date</w:t>
          </w:r>
        </w:sdtContent>
      </w:sdt>
    </w:p>
    <w:p w14:paraId="1633CD6F" w14:textId="77777777" w:rsidR="0020422B" w:rsidRDefault="00F744D5" w:rsidP="00C23C4F">
      <w:pPr>
        <w:pStyle w:val="Title"/>
      </w:pPr>
      <w:r>
        <w:t>Assignment 1</w:t>
      </w:r>
      <w:r w:rsidR="00C23C4F">
        <w:tab/>
      </w:r>
    </w:p>
    <w:p w14:paraId="5C5CCE0D" w14:textId="77777777" w:rsidR="00C23C4F" w:rsidRDefault="00F744D5" w:rsidP="002538B9">
      <w:pPr>
        <w:pStyle w:val="ListParagraph"/>
        <w:numPr>
          <w:ilvl w:val="0"/>
          <w:numId w:val="23"/>
        </w:numPr>
      </w:pPr>
      <w:r>
        <w:t>What are Bits and Bytes? Why do we need/use Bytes?</w:t>
      </w:r>
    </w:p>
    <w:p w14:paraId="6F59A16F" w14:textId="78CC2EA3" w:rsidR="004C7E66" w:rsidRDefault="00F744D5" w:rsidP="0001420B">
      <w:r>
        <w:t xml:space="preserve"> Information on a computer system is </w:t>
      </w:r>
      <w:r w:rsidR="00527276">
        <w:t>described into different units</w:t>
      </w:r>
      <w:r>
        <w:t>, wh</w:t>
      </w:r>
      <w:r w:rsidR="005272A5">
        <w:t xml:space="preserve">ere a Bit is the smallest unit. Conceptually a bit is a </w:t>
      </w:r>
      <w:r w:rsidR="000975CF">
        <w:t xml:space="preserve">single point of binary data translating computer information into on </w:t>
      </w:r>
      <w:r w:rsidR="00F951AD">
        <w:t>or</w:t>
      </w:r>
      <w:r w:rsidR="000975CF">
        <w:t xml:space="preserve"> off, yes or no, and in also up or down. </w:t>
      </w:r>
      <w:r w:rsidR="00384C17">
        <w:t>A bit can either be 1 or 0.  A byte is a memory unit which is equal to 8 bits</w:t>
      </w:r>
      <w:r w:rsidR="006D3B98">
        <w:t xml:space="preserve"> </w:t>
      </w:r>
      <w:r w:rsidR="006D3B98">
        <w:fldChar w:fldCharType="begin"/>
      </w:r>
      <w:r w:rsidR="0096142A">
        <w:instrText xml:space="preserve"> ADDIN ZOTERO_ITEM CSL_CITATION {"citationID":"HBtnJts3","properties":{"formattedCitation":"({\\i{}Internal Computer Hardware \\uc0\\u8212{} Introduction to Information and Communication Technology})","plainCitation":"(Internal Computer Hardware — Introduction to Information and Communication Technology)","noteIndex":0},"citationItems":[{"id":366,"uris":["http://zotero.org/users/local/5OlhLovK/items/SBA5KC5I"],"uri":["http://zotero.org/users/local/5OlhLovK/items/SBA5KC5I"],"itemData":{"id":366,"type":"webpage","title":"Internal Computer Hardware — Introduction to Information and Communication Technology","URL":"http://openbookproject.net/courses/intro2ict/hardware/internal.html","accessed":{"date-parts":[["2020",1,10]]}}}],"schema":"https://github.com/citation-style-language/schema/raw/master/csl-citation.json"} </w:instrText>
      </w:r>
      <w:r w:rsidR="006D3B98">
        <w:fldChar w:fldCharType="separate"/>
      </w:r>
      <w:r w:rsidR="0096142A" w:rsidRPr="0096142A">
        <w:rPr>
          <w:rFonts w:ascii="Times New Roman" w:hAnsi="Times New Roman" w:cs="Times New Roman"/>
        </w:rPr>
        <w:t>(</w:t>
      </w:r>
      <w:r w:rsidR="0096142A" w:rsidRPr="0096142A">
        <w:rPr>
          <w:rFonts w:ascii="Times New Roman" w:hAnsi="Times New Roman" w:cs="Times New Roman"/>
          <w:i/>
          <w:iCs/>
        </w:rPr>
        <w:t>Internal Computer Hardware — Introduction to Information and Communication Technology</w:t>
      </w:r>
      <w:r w:rsidR="0096142A" w:rsidRPr="0096142A">
        <w:rPr>
          <w:rFonts w:ascii="Times New Roman" w:hAnsi="Times New Roman" w:cs="Times New Roman"/>
        </w:rPr>
        <w:t>)</w:t>
      </w:r>
      <w:r w:rsidR="006D3B98">
        <w:fldChar w:fldCharType="end"/>
      </w:r>
      <w:r w:rsidR="006D3B98">
        <w:t>.</w:t>
      </w:r>
      <w:r w:rsidR="0001420B">
        <w:t xml:space="preserve"> </w:t>
      </w:r>
      <w:r w:rsidR="0049296A">
        <w:t xml:space="preserve">In other words, in order to decode a single </w:t>
      </w:r>
      <w:r w:rsidR="00F951AD">
        <w:t>character,</w:t>
      </w:r>
      <w:r w:rsidR="0049296A">
        <w:t xml:space="preserve"> we require 8 bits. </w:t>
      </w:r>
      <w:r w:rsidR="001C6ABB">
        <w:t xml:space="preserve">Although a computer deals with the data and instructions in bits but we measure and </w:t>
      </w:r>
      <w:r w:rsidR="00EB071C">
        <w:t>describe</w:t>
      </w:r>
      <w:r w:rsidR="001C6ABB">
        <w:t xml:space="preserve"> it</w:t>
      </w:r>
      <w:r w:rsidR="00EB071C">
        <w:t xml:space="preserve"> </w:t>
      </w:r>
      <w:r w:rsidR="001C6ABB">
        <w:t xml:space="preserve">in </w:t>
      </w:r>
      <w:r w:rsidR="00EB071C">
        <w:t>by</w:t>
      </w:r>
      <w:r w:rsidR="0001420B">
        <w:t>tes. It</w:t>
      </w:r>
      <w:r w:rsidR="00EB071C">
        <w:t xml:space="preserve"> is because there is a possibility that bits </w:t>
      </w:r>
      <w:r w:rsidR="00BB2FB9">
        <w:t xml:space="preserve">come out of order during their transmission, which makes it more accurate and intuitive </w:t>
      </w:r>
      <w:r>
        <w:t xml:space="preserve">to determine the speed and storage </w:t>
      </w:r>
      <w:r w:rsidR="00C226DD">
        <w:t xml:space="preserve">in </w:t>
      </w:r>
      <w:r>
        <w:t>factor</w:t>
      </w:r>
      <w:r w:rsidR="00C226DD">
        <w:t>s</w:t>
      </w:r>
      <w:r>
        <w:t xml:space="preserve"> of </w:t>
      </w:r>
      <w:r w:rsidR="00C226DD">
        <w:t>bits</w:t>
      </w:r>
      <w:bookmarkStart w:id="0" w:name="_GoBack"/>
      <w:bookmarkEnd w:id="0"/>
      <w:r>
        <w:t>.</w:t>
      </w:r>
      <w:r w:rsidR="001C1655">
        <w:t xml:space="preserve"> </w:t>
      </w:r>
    </w:p>
    <w:p w14:paraId="5C9321EC" w14:textId="77777777" w:rsidR="002538B9" w:rsidRDefault="00F744D5" w:rsidP="002538B9">
      <w:pPr>
        <w:pStyle w:val="ListParagraph"/>
        <w:numPr>
          <w:ilvl w:val="0"/>
          <w:numId w:val="23"/>
        </w:numPr>
      </w:pPr>
      <w:r>
        <w:t xml:space="preserve">Discuss the storage capacity in bytes, kilobytes, megabytes, </w:t>
      </w:r>
      <w:r w:rsidR="00D54062">
        <w:t xml:space="preserve">gigabytes, terabytes, petabytes, </w:t>
      </w:r>
      <w:r w:rsidR="00C30D81">
        <w:t>e</w:t>
      </w:r>
      <w:r w:rsidR="003E6C77">
        <w:t>xabyte</w:t>
      </w:r>
      <w:r w:rsidR="00652501">
        <w:t xml:space="preserve">s, zettabytes, </w:t>
      </w:r>
      <w:r w:rsidR="003E6C77">
        <w:t>yottabytes.</w:t>
      </w:r>
      <w:r w:rsidR="008A6CE4">
        <w:t xml:space="preserve"> </w:t>
      </w:r>
    </w:p>
    <w:p w14:paraId="13894BA8" w14:textId="77777777" w:rsidR="00726A2E" w:rsidRDefault="00F744D5" w:rsidP="00726A2E">
      <w:r>
        <w:t xml:space="preserve">Byte is actually </w:t>
      </w:r>
      <w:r w:rsidR="00BD3301">
        <w:t>a unit of data that contains eight single points of binary</w:t>
      </w:r>
      <w:r w:rsidR="00721761">
        <w:t xml:space="preserve"> data (bits). Byte stores one character </w:t>
      </w:r>
      <w:r w:rsidR="00A53624">
        <w:t xml:space="preserve">and is itself used to describe the storage capacity of the information. </w:t>
      </w:r>
      <w:r w:rsidR="00105BDE">
        <w:t xml:space="preserve">A </w:t>
      </w:r>
      <w:r w:rsidR="009C60D8">
        <w:t>kilo</w:t>
      </w:r>
      <w:r w:rsidR="00105BDE">
        <w:t xml:space="preserve">byte is equivalent to </w:t>
      </w:r>
      <w:r w:rsidR="009C60D8">
        <w:t>1</w:t>
      </w:r>
      <w:r w:rsidR="0071559C">
        <w:t>024</w:t>
      </w:r>
      <w:r w:rsidR="009C60D8">
        <w:t xml:space="preserve"> bytes and usually considered as the smallest unit of information (while describing the storage). </w:t>
      </w:r>
      <w:r w:rsidR="00896B9B">
        <w:t xml:space="preserve">The storage capacity of one megabyte is equivalent to 1,048,576 </w:t>
      </w:r>
      <w:r w:rsidR="0011668F">
        <w:t>bytes and is often used to de</w:t>
      </w:r>
      <w:r w:rsidR="00FC3EBC">
        <w:t>scribe the size of large files.</w:t>
      </w:r>
      <w:r w:rsidR="001F40B0">
        <w:t xml:space="preserve"> </w:t>
      </w:r>
      <w:r w:rsidR="003C168E">
        <w:t xml:space="preserve"> The storage capacity of a terabyte is equivalent to 1000 GB’s and can store the information approximately equal to </w:t>
      </w:r>
      <w:r w:rsidR="00A630C6">
        <w:t xml:space="preserve">1 trillion Bytes. </w:t>
      </w:r>
      <w:r w:rsidR="00041BF1">
        <w:lastRenderedPageBreak/>
        <w:t>Pet</w:t>
      </w:r>
      <w:r w:rsidR="00A630C6">
        <w:t>abyte is even bigger unit and has a storage capacity of 1000 TB</w:t>
      </w:r>
      <w:r w:rsidR="00041BF1">
        <w:t>s</w:t>
      </w:r>
      <w:r w:rsidR="00DA3871">
        <w:fldChar w:fldCharType="begin"/>
      </w:r>
      <w:r w:rsidR="00DA3871">
        <w:instrText xml:space="preserve"> ADDIN ZOTERO_ITEM CSL_CITATION {"citationID":"Hd057NkT","properties":{"formattedCitation":"(Hoffman)","plainCitation":"(Hoffman)","noteIndex":0},"citationItems":[{"id":364,"uris":["http://zotero.org/users/local/5OlhLovK/items/Q9J3Y84A"],"uri":["http://zotero.org/users/local/5OlhLovK/items/Q9J3Y84A"],"itemData":{"id":364,"type":"webpage","abstract":"Shopping for a new computer? Don’t pay too much attention to CPU clock speed. “CPU speed” was once an easy, if not completely accurate, way to compare two computers’ performance — just compare the GHz. But not anymore.","container-title":"How-To Geek","language":"en-US","title":"Why You Can’t Use CPU Clock Speed to Compare Computer Performance","URL":"https://www.howtogeek.com/177790/why-you-cant-use-cpu-clock-speed-to-compare-computer-performance/","author":[{"family":"Hoffman","given":"Chris"}],"accessed":{"date-parts":[["2020",1,10]]}}}],"schema":"https://github.com/citation-style-language/schema/raw/master/csl-citation.json"} </w:instrText>
      </w:r>
      <w:r w:rsidR="00DA3871">
        <w:fldChar w:fldCharType="separate"/>
      </w:r>
      <w:r w:rsidR="00DA3871" w:rsidRPr="00DA3871">
        <w:rPr>
          <w:rFonts w:ascii="Times New Roman" w:hAnsi="Times New Roman" w:cs="Times New Roman"/>
        </w:rPr>
        <w:t>(Hoffman)</w:t>
      </w:r>
      <w:r w:rsidR="00DA3871">
        <w:fldChar w:fldCharType="end"/>
      </w:r>
      <w:r w:rsidR="00041BF1">
        <w:t xml:space="preserve">. </w:t>
      </w:r>
      <w:r w:rsidR="00613EA8">
        <w:t xml:space="preserve">An Exabyte has the capacity to store a massive amount of data and is equivalent </w:t>
      </w:r>
      <w:r w:rsidR="00CC731B">
        <w:t>to 1000 Pet</w:t>
      </w:r>
      <w:r w:rsidR="00613EA8">
        <w:t xml:space="preserve">abyte.  </w:t>
      </w:r>
      <w:r w:rsidR="00476F07">
        <w:t xml:space="preserve">The storage capacity of </w:t>
      </w:r>
      <w:r>
        <w:t>the z</w:t>
      </w:r>
      <w:r w:rsidR="00476F07">
        <w:t xml:space="preserve">ettabyte is </w:t>
      </w:r>
      <w:r>
        <w:t>equivalent to 10</w:t>
      </w:r>
      <w:r>
        <w:rPr>
          <w:vertAlign w:val="superscript"/>
        </w:rPr>
        <w:t>21 or</w:t>
      </w:r>
      <w:r>
        <w:t xml:space="preserve"> 1000 Exabytes.  </w:t>
      </w:r>
      <w:r w:rsidR="00E30DEA">
        <w:t>The yottabyte is arguably the</w:t>
      </w:r>
      <w:r w:rsidR="004E00C4">
        <w:t xml:space="preserve"> greatest data unit and exists practically because the entire data in the world is made up of a few zettabytes.</w:t>
      </w:r>
    </w:p>
    <w:p w14:paraId="1528153F" w14:textId="77777777" w:rsidR="004E00C4" w:rsidRDefault="00F744D5" w:rsidP="004E00C4">
      <w:pPr>
        <w:pStyle w:val="ListParagraph"/>
        <w:numPr>
          <w:ilvl w:val="0"/>
          <w:numId w:val="23"/>
        </w:numPr>
      </w:pPr>
      <w:r>
        <w:t>What is your computer’s Primary Memory (RAM) and secondary Memory (Hard Drive/SSD)</w:t>
      </w:r>
    </w:p>
    <w:p w14:paraId="3DC3C19E" w14:textId="77777777" w:rsidR="009C280A" w:rsidRDefault="00F744D5" w:rsidP="0001420B">
      <w:r>
        <w:t xml:space="preserve">RAM is a Random Access memory and is </w:t>
      </w:r>
      <w:r w:rsidR="001C1655">
        <w:t xml:space="preserve">a volatile memory. The storage capacity of RAM is not as much as that of Hard Drives because it is used to store computer data, not personal data. </w:t>
      </w:r>
      <w:r w:rsidR="002A08D1">
        <w:t xml:space="preserve">It supports the functions of the Central Processing Unit. Primary Memory or Ram of my personal computer </w:t>
      </w:r>
      <w:r>
        <w:t>is 8</w:t>
      </w:r>
      <w:r w:rsidR="002A08D1">
        <w:t xml:space="preserve"> Gigabytes, which is equivalent </w:t>
      </w:r>
      <w:r>
        <w:t xml:space="preserve">to 8 * </w:t>
      </w:r>
      <w:r w:rsidR="002A08D1" w:rsidRPr="009C280A">
        <w:rPr>
          <w:rFonts w:cstheme="minorHAnsi"/>
          <w:shd w:val="clear" w:color="auto" w:fill="FFFFFF"/>
        </w:rPr>
        <w:t>1, 073, 741, 824 bytes</w:t>
      </w:r>
      <w:r w:rsidR="00FF69AB">
        <w:rPr>
          <w:rFonts w:cstheme="minorHAnsi"/>
          <w:shd w:val="clear" w:color="auto" w:fill="FFFFFF"/>
        </w:rPr>
        <w:fldChar w:fldCharType="begin"/>
      </w:r>
      <w:r w:rsidR="00FF69AB">
        <w:rPr>
          <w:rFonts w:cstheme="minorHAnsi"/>
          <w:shd w:val="clear" w:color="auto" w:fill="FFFFFF"/>
        </w:rPr>
        <w:instrText xml:space="preserve"> ADDIN ZOTERO_ITEM CSL_CITATION {"citationID":"fzK2WVoa","properties":{"formattedCitation":"({\\i{}How The Computer Works: The CPU and Memory})","plainCitation":"(How The Computer Works: The CPU and Memory)","noteIndex":0},"citationItems":[{"id":358,"uris":["http://zotero.org/users/local/5OlhLovK/items/GYVTH7EJ"],"uri":["http://zotero.org/users/local/5OlhLovK/items/GYVTH7EJ"],"itemData":{"id":358,"type":"webpage","title":"How The Computer Works: The CPU and Memory","URL":"https://homepage.cs.uri.edu/faculty/wolfe/book/Readings/Reading04.htm","accessed":{"date-parts":[["2020",1,10]]}}}],"schema":"https://github.com/citation-style-language/schema/raw/master/csl-citation.json"} </w:instrText>
      </w:r>
      <w:r w:rsidR="00FF69AB">
        <w:rPr>
          <w:rFonts w:cstheme="minorHAnsi"/>
          <w:shd w:val="clear" w:color="auto" w:fill="FFFFFF"/>
        </w:rPr>
        <w:fldChar w:fldCharType="separate"/>
      </w:r>
      <w:r w:rsidR="00FF69AB" w:rsidRPr="00FF69AB">
        <w:rPr>
          <w:rFonts w:ascii="Times New Roman" w:hAnsi="Times New Roman" w:cs="Times New Roman"/>
        </w:rPr>
        <w:t>(</w:t>
      </w:r>
      <w:r w:rsidR="00FF69AB" w:rsidRPr="00FF69AB">
        <w:rPr>
          <w:rFonts w:ascii="Times New Roman" w:hAnsi="Times New Roman" w:cs="Times New Roman"/>
          <w:i/>
          <w:iCs/>
        </w:rPr>
        <w:t>How The Computer Works: The CPU and Memory</w:t>
      </w:r>
      <w:r w:rsidR="00FF69AB" w:rsidRPr="00FF69AB">
        <w:rPr>
          <w:rFonts w:ascii="Times New Roman" w:hAnsi="Times New Roman" w:cs="Times New Roman"/>
        </w:rPr>
        <w:t>)</w:t>
      </w:r>
      <w:r w:rsidR="00FF69AB">
        <w:rPr>
          <w:rFonts w:cstheme="minorHAnsi"/>
          <w:shd w:val="clear" w:color="auto" w:fill="FFFFFF"/>
        </w:rPr>
        <w:fldChar w:fldCharType="end"/>
      </w:r>
      <w:r w:rsidR="002A08D1">
        <w:rPr>
          <w:rFonts w:ascii="Arial" w:hAnsi="Arial" w:cs="Arial"/>
          <w:shd w:val="clear" w:color="auto" w:fill="FFFFFF"/>
        </w:rPr>
        <w:t>.</w:t>
      </w:r>
      <w:r>
        <w:rPr>
          <w:rFonts w:ascii="Arial" w:hAnsi="Arial" w:cs="Arial"/>
          <w:shd w:val="clear" w:color="auto" w:fill="FFFFFF"/>
        </w:rPr>
        <w:t xml:space="preserve"> </w:t>
      </w:r>
      <w:r w:rsidR="00867262" w:rsidRPr="00867262">
        <w:rPr>
          <w:rFonts w:cstheme="minorHAnsi"/>
          <w:shd w:val="clear" w:color="auto" w:fill="FFFFFF"/>
        </w:rPr>
        <w:t>As far as</w:t>
      </w:r>
      <w:r w:rsidR="00867262">
        <w:t xml:space="preserve"> Hard drives are concerned, their storage capacity is always greater than that of RAM. </w:t>
      </w:r>
      <w:r w:rsidR="005328AC">
        <w:t xml:space="preserve">Hard drives are used to store a user's personal information, and one can add as many external hard drives as needed. </w:t>
      </w:r>
      <w:r w:rsidR="00754185">
        <w:t>The hard drive of my personal computer is 298</w:t>
      </w:r>
      <w:r w:rsidR="00CA32FB">
        <w:t>~ 300 GB, which is way more than that of the memory of RAM.</w:t>
      </w:r>
    </w:p>
    <w:p w14:paraId="19E798ED" w14:textId="6D0FD0F1" w:rsidR="00CA32FB" w:rsidRDefault="00F744D5" w:rsidP="00CA32FB">
      <w:pPr>
        <w:pStyle w:val="ListParagraph"/>
        <w:numPr>
          <w:ilvl w:val="0"/>
          <w:numId w:val="23"/>
        </w:numPr>
      </w:pPr>
      <w:r>
        <w:t>How many books can</w:t>
      </w:r>
      <w:r w:rsidR="00C226DD">
        <w:t xml:space="preserve"> you</w:t>
      </w:r>
      <w:r>
        <w:t xml:space="preserve"> save into your secondary </w:t>
      </w:r>
      <w:r w:rsidR="00C66E09">
        <w:t>memory?</w:t>
      </w:r>
    </w:p>
    <w:p w14:paraId="64E27D5C" w14:textId="77777777" w:rsidR="00CA32FB" w:rsidRDefault="00F744D5" w:rsidP="005441A7">
      <w:r>
        <w:t xml:space="preserve">If we assume that the book contains 500,000 characters, </w:t>
      </w:r>
      <w:r w:rsidR="0074757B">
        <w:t>and one character is equal to 8 bits= 1 Byte.  So one book contains the capacity of 500 K</w:t>
      </w:r>
      <w:r w:rsidR="005441A7">
        <w:t xml:space="preserve"> </w:t>
      </w:r>
      <w:r w:rsidR="0074757B">
        <w:t>Bytes</w:t>
      </w:r>
      <w:r w:rsidR="005441A7">
        <w:t xml:space="preserve"> (considering 250 pages of an average book and a space equal to one character). </w:t>
      </w:r>
      <w:r w:rsidR="0020556B">
        <w:t>The total secondary memory of my compu</w:t>
      </w:r>
      <w:r w:rsidR="00F730B2">
        <w:t xml:space="preserve">ter is 298 GB. We have to determine how many books of 250 pages and 500 K Bytes can be stored in 298 </w:t>
      </w:r>
      <w:r w:rsidR="00D956DD">
        <w:t xml:space="preserve">GB. The calculation of the problem is as follows. </w:t>
      </w:r>
    </w:p>
    <w:p w14:paraId="5FF01447" w14:textId="77777777" w:rsidR="004E00C4" w:rsidRDefault="00F744D5" w:rsidP="00503706">
      <w:pPr>
        <w:rPr>
          <w:vertAlign w:val="superscript"/>
        </w:rPr>
      </w:pPr>
      <w:r>
        <w:t xml:space="preserve">Number of books = </w:t>
      </w:r>
      <w:r w:rsidR="009256BD">
        <w:t>298 * 10</w:t>
      </w:r>
      <w:r w:rsidR="009256BD">
        <w:rPr>
          <w:vertAlign w:val="superscript"/>
        </w:rPr>
        <w:t xml:space="preserve">9  </w:t>
      </w:r>
      <w:r w:rsidR="009256BD">
        <w:t xml:space="preserve">/ </w:t>
      </w:r>
      <w:r>
        <w:t>5 * 10</w:t>
      </w:r>
      <w:r>
        <w:rPr>
          <w:vertAlign w:val="superscript"/>
        </w:rPr>
        <w:t xml:space="preserve">5 = </w:t>
      </w:r>
      <w:r w:rsidR="00503706">
        <w:rPr>
          <w:vertAlign w:val="superscript"/>
        </w:rPr>
        <w:t xml:space="preserve">  </w:t>
      </w:r>
      <w:r w:rsidR="00503706">
        <w:t>59.6 * 10</w:t>
      </w:r>
      <w:r w:rsidR="00503706">
        <w:rPr>
          <w:vertAlign w:val="superscript"/>
        </w:rPr>
        <w:t xml:space="preserve">4  </w:t>
      </w:r>
    </w:p>
    <w:p w14:paraId="1846CA2D" w14:textId="77777777" w:rsidR="00503706" w:rsidRPr="00207FF4" w:rsidRDefault="00F744D5" w:rsidP="00503706">
      <w:pPr>
        <w:ind w:firstLine="0"/>
      </w:pPr>
      <w:r>
        <w:lastRenderedPageBreak/>
        <w:tab/>
        <w:t xml:space="preserve">That means </w:t>
      </w:r>
      <w:r w:rsidR="00207FF4">
        <w:t>5.96 * 10</w:t>
      </w:r>
      <w:r w:rsidR="00207FF4">
        <w:rPr>
          <w:vertAlign w:val="superscript"/>
        </w:rPr>
        <w:t>5</w:t>
      </w:r>
      <w:r w:rsidR="00207FF4">
        <w:t xml:space="preserve"> books can be stored in the storage capacity of my computer’s hard drive. This shows that you can store a huge amount of data in </w:t>
      </w:r>
      <w:r w:rsidR="00227FDE">
        <w:t>your hard drive according to your</w:t>
      </w:r>
      <w:r w:rsidR="00207FF4">
        <w:t xml:space="preserve"> requirement</w:t>
      </w:r>
      <w:r w:rsidR="00FF69AB">
        <w:fldChar w:fldCharType="begin"/>
      </w:r>
      <w:r w:rsidR="00FF69AB">
        <w:instrText xml:space="preserve"> ADDIN ZOTERO_ITEM CSL_CITATION {"citationID":"vwc5HzhY","properties":{"formattedCitation":"({\\i{}Understanding RAM Timings - Hardware Secrets})","plainCitation":"(Understanding RAM Timings - Hardware Secrets)","noteIndex":0},"citationItems":[{"id":362,"uris":["http://zotero.org/users/local/5OlhLovK/items/ERV35U7U"],"uri":["http://zotero.org/users/local/5OlhLovK/items/ERV35U7U"],"itemData":{"id":362,"type":"webpage","title":"Understanding RAM Timings - Hardware Secrets","URL":"https://www.hardwaresecrets.com/understanding-ram-timings/","accessed":{"date-parts":[["2020",1,10]]}}}],"schema":"https://github.com/citation-style-language/schema/raw/master/csl-citation.json"} </w:instrText>
      </w:r>
      <w:r w:rsidR="00FF69AB">
        <w:fldChar w:fldCharType="separate"/>
      </w:r>
      <w:r w:rsidR="00FF69AB" w:rsidRPr="00FF69AB">
        <w:rPr>
          <w:rFonts w:ascii="Times New Roman" w:hAnsi="Times New Roman" w:cs="Times New Roman"/>
        </w:rPr>
        <w:t>s (</w:t>
      </w:r>
      <w:r w:rsidR="00FF69AB" w:rsidRPr="00FF69AB">
        <w:rPr>
          <w:rFonts w:ascii="Times New Roman" w:hAnsi="Times New Roman" w:cs="Times New Roman"/>
          <w:i/>
          <w:iCs/>
        </w:rPr>
        <w:t>Understanding RAM Timings - Hardware Secrets</w:t>
      </w:r>
      <w:r w:rsidR="00FF69AB" w:rsidRPr="00FF69AB">
        <w:rPr>
          <w:rFonts w:ascii="Times New Roman" w:hAnsi="Times New Roman" w:cs="Times New Roman"/>
        </w:rPr>
        <w:t>)</w:t>
      </w:r>
      <w:r w:rsidR="00FF69AB">
        <w:fldChar w:fldCharType="end"/>
      </w:r>
      <w:r w:rsidR="00207FF4">
        <w:t>.</w:t>
      </w:r>
    </w:p>
    <w:p w14:paraId="6EC6E6C7" w14:textId="77777777" w:rsidR="00503706" w:rsidRPr="00503706" w:rsidRDefault="00503706" w:rsidP="00202FC4"/>
    <w:p w14:paraId="5F90569A" w14:textId="77777777" w:rsidR="004E00C4" w:rsidRDefault="004E00C4" w:rsidP="00726A2E"/>
    <w:p w14:paraId="3F574AF4" w14:textId="77777777" w:rsidR="004E00C4" w:rsidRPr="00726A2E" w:rsidRDefault="004E00C4" w:rsidP="00726A2E"/>
    <w:p w14:paraId="12E359E5" w14:textId="77777777" w:rsidR="008A6CE4" w:rsidRDefault="008A6CE4" w:rsidP="008A6CE4">
      <w:pPr>
        <w:ind w:left="1080" w:firstLine="0"/>
      </w:pPr>
    </w:p>
    <w:p w14:paraId="36FC6535" w14:textId="77777777" w:rsidR="004C7E66" w:rsidRDefault="004C7E66" w:rsidP="00CC3045">
      <w:pPr>
        <w:ind w:firstLine="0"/>
      </w:pPr>
    </w:p>
    <w:p w14:paraId="0BC372E1" w14:textId="77777777" w:rsidR="004C7E66" w:rsidRDefault="004C7E66" w:rsidP="00CC3045">
      <w:pPr>
        <w:ind w:firstLine="0"/>
      </w:pPr>
    </w:p>
    <w:p w14:paraId="641AE64C" w14:textId="77777777" w:rsidR="004C7E66" w:rsidRDefault="004C7E66" w:rsidP="00CC3045">
      <w:pPr>
        <w:ind w:firstLine="0"/>
      </w:pPr>
    </w:p>
    <w:p w14:paraId="7701D32A" w14:textId="77777777" w:rsidR="001D6DB7" w:rsidRPr="00C23C4F" w:rsidRDefault="001D6DB7" w:rsidP="00C23C4F"/>
    <w:p w14:paraId="1C0EDF22" w14:textId="77777777" w:rsidR="00C23C4F" w:rsidRPr="00C23C4F" w:rsidRDefault="00C23C4F" w:rsidP="00C23C4F"/>
    <w:p w14:paraId="0192CBFC" w14:textId="77777777" w:rsidR="00AC395E" w:rsidRDefault="00AC395E">
      <w:pPr>
        <w:pStyle w:val="Quote"/>
      </w:pPr>
    </w:p>
    <w:p w14:paraId="77A83199" w14:textId="77777777" w:rsidR="00AC395E" w:rsidRDefault="00AC395E">
      <w:pPr>
        <w:pStyle w:val="Quote"/>
      </w:pPr>
    </w:p>
    <w:p w14:paraId="0A83BD7D" w14:textId="77777777" w:rsidR="00AC395E" w:rsidRDefault="00AC395E">
      <w:pPr>
        <w:pStyle w:val="Quote"/>
      </w:pPr>
    </w:p>
    <w:p w14:paraId="7B0909A5" w14:textId="77777777" w:rsidR="00AC395E" w:rsidRDefault="00AC395E">
      <w:pPr>
        <w:pStyle w:val="Quote"/>
      </w:pPr>
    </w:p>
    <w:p w14:paraId="24C409B6" w14:textId="77777777" w:rsidR="00AC395E" w:rsidRDefault="00AC395E">
      <w:pPr>
        <w:pStyle w:val="Quote"/>
      </w:pPr>
    </w:p>
    <w:p w14:paraId="0FB54DE2" w14:textId="77777777" w:rsidR="00AC395E" w:rsidRDefault="00AC395E">
      <w:pPr>
        <w:pStyle w:val="Quote"/>
      </w:pPr>
    </w:p>
    <w:p w14:paraId="39798482" w14:textId="77777777" w:rsidR="00AC395E" w:rsidRDefault="00AC395E">
      <w:pPr>
        <w:pStyle w:val="Quote"/>
      </w:pPr>
    </w:p>
    <w:p w14:paraId="05DD4BEB" w14:textId="77777777" w:rsidR="00AC395E" w:rsidRDefault="00AC395E">
      <w:pPr>
        <w:pStyle w:val="Quote"/>
      </w:pPr>
    </w:p>
    <w:p w14:paraId="15B61DF0" w14:textId="77777777" w:rsidR="00AC395E" w:rsidRDefault="00AC395E">
      <w:pPr>
        <w:pStyle w:val="Quote"/>
      </w:pPr>
    </w:p>
    <w:p w14:paraId="06A73012" w14:textId="77777777" w:rsidR="00AC395E" w:rsidRDefault="00AC395E">
      <w:pPr>
        <w:pStyle w:val="Quote"/>
      </w:pPr>
    </w:p>
    <w:p w14:paraId="56EBD8A3" w14:textId="77777777" w:rsidR="00E614DD" w:rsidRDefault="00E614DD" w:rsidP="009D4EB3"/>
    <w:p w14:paraId="30E2C49A" w14:textId="77777777" w:rsidR="00E614DD" w:rsidRDefault="00E928DD" w:rsidP="009D4EB3">
      <w:pPr>
        <w:pStyle w:val="SectionTitle"/>
        <w:jc w:val="left"/>
      </w:pPr>
      <w:sdt>
        <w:sdtPr>
          <w:rPr>
            <w:b/>
          </w:rPr>
          <w:alias w:val="Works Cited:"/>
          <w:tag w:val="Works Cited:"/>
          <w:id w:val="1884596268"/>
          <w:placeholder>
            <w:docPart w:val="84840EE0329540E5A389FAD143582B30"/>
          </w:placeholder>
          <w:temporary/>
          <w:showingPlcHdr/>
        </w:sdtPr>
        <w:sdtEndPr>
          <w:rPr>
            <w:b w:val="0"/>
          </w:rPr>
        </w:sdtEndPr>
        <w:sdtContent>
          <w:r w:rsidR="009D4EB3" w:rsidRPr="0001420B">
            <w:rPr>
              <w:b/>
            </w:rPr>
            <w:t>Works Cited</w:t>
          </w:r>
        </w:sdtContent>
      </w:sdt>
    </w:p>
    <w:p w14:paraId="069D0431" w14:textId="77777777" w:rsidR="0096142A" w:rsidRPr="0096142A" w:rsidRDefault="00F744D5" w:rsidP="0096142A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6142A">
        <w:rPr>
          <w:rFonts w:ascii="Times New Roman" w:hAnsi="Times New Roman" w:cs="Times New Roman"/>
        </w:rPr>
        <w:t xml:space="preserve">Hoffman, Chris. “Why You Can’t Use CPU Clock Speed to Compare Computer Performance.” </w:t>
      </w:r>
      <w:r w:rsidRPr="0096142A">
        <w:rPr>
          <w:rFonts w:ascii="Times New Roman" w:hAnsi="Times New Roman" w:cs="Times New Roman"/>
          <w:i/>
          <w:iCs/>
        </w:rPr>
        <w:t>How-To Geek</w:t>
      </w:r>
      <w:r w:rsidRPr="0096142A">
        <w:rPr>
          <w:rFonts w:ascii="Times New Roman" w:hAnsi="Times New Roman" w:cs="Times New Roman"/>
        </w:rPr>
        <w:t>, https://www.howtogeek.com/177790/why-you-cant-use-cpu-clock-speed-to-compare-computer-performance/. Accessed 10 Jan. 2020.</w:t>
      </w:r>
    </w:p>
    <w:p w14:paraId="50B680C6" w14:textId="77777777" w:rsidR="0096142A" w:rsidRPr="0096142A" w:rsidRDefault="00F744D5" w:rsidP="0096142A">
      <w:pPr>
        <w:pStyle w:val="Bibliography"/>
        <w:rPr>
          <w:rFonts w:ascii="Times New Roman" w:hAnsi="Times New Roman" w:cs="Times New Roman"/>
        </w:rPr>
      </w:pPr>
      <w:r w:rsidRPr="0096142A">
        <w:rPr>
          <w:rFonts w:ascii="Times New Roman" w:hAnsi="Times New Roman" w:cs="Times New Roman"/>
          <w:i/>
          <w:iCs/>
        </w:rPr>
        <w:t>How The Computer Works: The CPU and Memory</w:t>
      </w:r>
      <w:r w:rsidRPr="0096142A">
        <w:rPr>
          <w:rFonts w:ascii="Times New Roman" w:hAnsi="Times New Roman" w:cs="Times New Roman"/>
        </w:rPr>
        <w:t>. https://homepage.cs.uri.edu/faculty/wolfe/book/Readings/Reading04.htm. Accessed 10 Jan. 2020.</w:t>
      </w:r>
    </w:p>
    <w:p w14:paraId="047715E2" w14:textId="77777777" w:rsidR="0096142A" w:rsidRPr="0096142A" w:rsidRDefault="00F744D5" w:rsidP="0096142A">
      <w:pPr>
        <w:pStyle w:val="Bibliography"/>
        <w:rPr>
          <w:rFonts w:ascii="Times New Roman" w:hAnsi="Times New Roman" w:cs="Times New Roman"/>
        </w:rPr>
      </w:pPr>
      <w:r w:rsidRPr="0096142A">
        <w:rPr>
          <w:rFonts w:ascii="Times New Roman" w:hAnsi="Times New Roman" w:cs="Times New Roman"/>
          <w:i/>
          <w:iCs/>
        </w:rPr>
        <w:t>Internal Computer Hardware — Introduction to Information and Communication Technology</w:t>
      </w:r>
      <w:r w:rsidRPr="0096142A">
        <w:rPr>
          <w:rFonts w:ascii="Times New Roman" w:hAnsi="Times New Roman" w:cs="Times New Roman"/>
        </w:rPr>
        <w:t>. http://openbookproject.net/courses/intro2ict/hardware/internal.html. Accessed 10 Jan. 2020.</w:t>
      </w:r>
    </w:p>
    <w:p w14:paraId="678F2C6E" w14:textId="77777777" w:rsidR="0096142A" w:rsidRPr="0096142A" w:rsidRDefault="00F744D5" w:rsidP="0096142A">
      <w:pPr>
        <w:pStyle w:val="Bibliography"/>
        <w:rPr>
          <w:rFonts w:ascii="Times New Roman" w:hAnsi="Times New Roman" w:cs="Times New Roman"/>
        </w:rPr>
      </w:pPr>
      <w:r w:rsidRPr="0096142A">
        <w:rPr>
          <w:rFonts w:ascii="Times New Roman" w:hAnsi="Times New Roman" w:cs="Times New Roman"/>
          <w:i/>
          <w:iCs/>
        </w:rPr>
        <w:t>Understanding RAM Timings - Hardware Secrets</w:t>
      </w:r>
      <w:r w:rsidRPr="0096142A">
        <w:rPr>
          <w:rFonts w:ascii="Times New Roman" w:hAnsi="Times New Roman" w:cs="Times New Roman"/>
        </w:rPr>
        <w:t>. https://www.hardwaresecrets.com/understanding-ram-timings/. Accessed 10 Jan. 2020.</w:t>
      </w:r>
    </w:p>
    <w:p w14:paraId="7AA8740A" w14:textId="77777777" w:rsidR="00BA1BAA" w:rsidRPr="00BA1BAA" w:rsidRDefault="00F744D5" w:rsidP="00D05A7B">
      <w:r>
        <w:fldChar w:fldCharType="end"/>
      </w:r>
    </w:p>
    <w:sectPr w:rsidR="00BA1BAA" w:rsidRPr="00BA1BAA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B8EC223" w14:textId="77777777" w:rsidR="00E928DD" w:rsidRDefault="00E928DD">
      <w:pPr>
        <w:spacing w:line="240" w:lineRule="auto"/>
      </w:pPr>
      <w:r>
        <w:separator/>
      </w:r>
    </w:p>
  </w:endnote>
  <w:endnote w:type="continuationSeparator" w:id="0">
    <w:p w14:paraId="74000100" w14:textId="77777777" w:rsidR="00E928DD" w:rsidRDefault="00E928D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C6FBDCD" w14:textId="77777777" w:rsidR="00E928DD" w:rsidRDefault="00E928DD">
      <w:pPr>
        <w:spacing w:line="240" w:lineRule="auto"/>
      </w:pPr>
      <w:r>
        <w:separator/>
      </w:r>
    </w:p>
  </w:footnote>
  <w:footnote w:type="continuationSeparator" w:id="0">
    <w:p w14:paraId="06C07F08" w14:textId="77777777" w:rsidR="00E928DD" w:rsidRDefault="00E928D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22A541" w14:textId="77777777" w:rsidR="00E614DD" w:rsidRDefault="00E928DD">
    <w:pPr>
      <w:pStyle w:val="Header"/>
    </w:pPr>
    <w:sdt>
      <w:sdtPr>
        <w:alias w:val="Last Name:"/>
        <w:tag w:val="Last Name:"/>
        <w:id w:val="343136273"/>
        <w:temporary/>
        <w:showingPlcHdr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01420B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08CD928" w14:textId="77777777" w:rsidR="00E614DD" w:rsidRDefault="00E928DD">
    <w:pPr>
      <w:pStyle w:val="Header"/>
    </w:pPr>
    <w:sdt>
      <w:sdtPr>
        <w:alias w:val="Last Name:"/>
        <w:tag w:val="Last Name:"/>
        <w:id w:val="81423100"/>
        <w:temporary/>
        <w:showingPlcHdr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01420B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C4BAD116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EB04C02E" w:tentative="1">
      <w:start w:val="1"/>
      <w:numFmt w:val="lowerLetter"/>
      <w:lvlText w:val="%2."/>
      <w:lvlJc w:val="left"/>
      <w:pPr>
        <w:ind w:left="2160" w:hanging="360"/>
      </w:pPr>
    </w:lvl>
    <w:lvl w:ilvl="2" w:tplc="258CE568" w:tentative="1">
      <w:start w:val="1"/>
      <w:numFmt w:val="lowerRoman"/>
      <w:lvlText w:val="%3."/>
      <w:lvlJc w:val="right"/>
      <w:pPr>
        <w:ind w:left="2880" w:hanging="180"/>
      </w:pPr>
    </w:lvl>
    <w:lvl w:ilvl="3" w:tplc="5AD04240" w:tentative="1">
      <w:start w:val="1"/>
      <w:numFmt w:val="decimal"/>
      <w:lvlText w:val="%4."/>
      <w:lvlJc w:val="left"/>
      <w:pPr>
        <w:ind w:left="3600" w:hanging="360"/>
      </w:pPr>
    </w:lvl>
    <w:lvl w:ilvl="4" w:tplc="FB022BDC" w:tentative="1">
      <w:start w:val="1"/>
      <w:numFmt w:val="lowerLetter"/>
      <w:lvlText w:val="%5."/>
      <w:lvlJc w:val="left"/>
      <w:pPr>
        <w:ind w:left="4320" w:hanging="360"/>
      </w:pPr>
    </w:lvl>
    <w:lvl w:ilvl="5" w:tplc="F06E69D4" w:tentative="1">
      <w:start w:val="1"/>
      <w:numFmt w:val="lowerRoman"/>
      <w:lvlText w:val="%6."/>
      <w:lvlJc w:val="right"/>
      <w:pPr>
        <w:ind w:left="5040" w:hanging="180"/>
      </w:pPr>
    </w:lvl>
    <w:lvl w:ilvl="6" w:tplc="612A058C" w:tentative="1">
      <w:start w:val="1"/>
      <w:numFmt w:val="decimal"/>
      <w:lvlText w:val="%7."/>
      <w:lvlJc w:val="left"/>
      <w:pPr>
        <w:ind w:left="5760" w:hanging="360"/>
      </w:pPr>
    </w:lvl>
    <w:lvl w:ilvl="7" w:tplc="31DC528E" w:tentative="1">
      <w:start w:val="1"/>
      <w:numFmt w:val="lowerLetter"/>
      <w:lvlText w:val="%8."/>
      <w:lvlJc w:val="left"/>
      <w:pPr>
        <w:ind w:left="6480" w:hanging="360"/>
      </w:pPr>
    </w:lvl>
    <w:lvl w:ilvl="8" w:tplc="7324C5CC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9934934"/>
    <w:multiLevelType w:val="hybridMultilevel"/>
    <w:tmpl w:val="5ADEB309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5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 w15:restartNumberingAfterBreak="0">
    <w:nsid w:val="504244D7"/>
    <w:multiLevelType w:val="hybridMultilevel"/>
    <w:tmpl w:val="C2CA58E6"/>
    <w:lvl w:ilvl="0" w:tplc="54827B6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2EC6AC36" w:tentative="1">
      <w:start w:val="1"/>
      <w:numFmt w:val="lowerLetter"/>
      <w:lvlText w:val="%2."/>
      <w:lvlJc w:val="left"/>
      <w:pPr>
        <w:ind w:left="1800" w:hanging="360"/>
      </w:pPr>
    </w:lvl>
    <w:lvl w:ilvl="2" w:tplc="3468DD4A" w:tentative="1">
      <w:start w:val="1"/>
      <w:numFmt w:val="lowerRoman"/>
      <w:lvlText w:val="%3."/>
      <w:lvlJc w:val="right"/>
      <w:pPr>
        <w:ind w:left="2520" w:hanging="180"/>
      </w:pPr>
    </w:lvl>
    <w:lvl w:ilvl="3" w:tplc="EE26D27C" w:tentative="1">
      <w:start w:val="1"/>
      <w:numFmt w:val="decimal"/>
      <w:lvlText w:val="%4."/>
      <w:lvlJc w:val="left"/>
      <w:pPr>
        <w:ind w:left="3240" w:hanging="360"/>
      </w:pPr>
    </w:lvl>
    <w:lvl w:ilvl="4" w:tplc="927414B8" w:tentative="1">
      <w:start w:val="1"/>
      <w:numFmt w:val="lowerLetter"/>
      <w:lvlText w:val="%5."/>
      <w:lvlJc w:val="left"/>
      <w:pPr>
        <w:ind w:left="3960" w:hanging="360"/>
      </w:pPr>
    </w:lvl>
    <w:lvl w:ilvl="5" w:tplc="23DE4214" w:tentative="1">
      <w:start w:val="1"/>
      <w:numFmt w:val="lowerRoman"/>
      <w:lvlText w:val="%6."/>
      <w:lvlJc w:val="right"/>
      <w:pPr>
        <w:ind w:left="4680" w:hanging="180"/>
      </w:pPr>
    </w:lvl>
    <w:lvl w:ilvl="6" w:tplc="4FFE19E2" w:tentative="1">
      <w:start w:val="1"/>
      <w:numFmt w:val="decimal"/>
      <w:lvlText w:val="%7."/>
      <w:lvlJc w:val="left"/>
      <w:pPr>
        <w:ind w:left="5400" w:hanging="360"/>
      </w:pPr>
    </w:lvl>
    <w:lvl w:ilvl="7" w:tplc="32CC4ADA" w:tentative="1">
      <w:start w:val="1"/>
      <w:numFmt w:val="lowerLetter"/>
      <w:lvlText w:val="%8."/>
      <w:lvlJc w:val="left"/>
      <w:pPr>
        <w:ind w:left="6120" w:hanging="360"/>
      </w:pPr>
    </w:lvl>
    <w:lvl w:ilvl="8" w:tplc="043E1216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0" w15:restartNumberingAfterBreak="0">
    <w:nsid w:val="5B1B5787"/>
    <w:multiLevelType w:val="multilevel"/>
    <w:tmpl w:val="4572ABF8"/>
    <w:numStyleLink w:val="MLAOutline"/>
  </w:abstractNum>
  <w:abstractNum w:abstractNumId="21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2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9"/>
  </w:num>
  <w:num w:numId="13">
    <w:abstractNumId w:val="20"/>
  </w:num>
  <w:num w:numId="14">
    <w:abstractNumId w:val="15"/>
  </w:num>
  <w:num w:numId="15">
    <w:abstractNumId w:val="22"/>
  </w:num>
  <w:num w:numId="16">
    <w:abstractNumId w:val="18"/>
  </w:num>
  <w:num w:numId="17">
    <w:abstractNumId w:val="11"/>
  </w:num>
  <w:num w:numId="18">
    <w:abstractNumId w:val="10"/>
  </w:num>
  <w:num w:numId="19">
    <w:abstractNumId w:val="16"/>
  </w:num>
  <w:num w:numId="20">
    <w:abstractNumId w:val="23"/>
  </w:num>
  <w:num w:numId="21">
    <w:abstractNumId w:val="13"/>
  </w:num>
  <w:num w:numId="22">
    <w:abstractNumId w:val="21"/>
  </w:num>
  <w:num w:numId="23">
    <w:abstractNumId w:val="17"/>
  </w:num>
  <w:num w:numId="24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jY0NDOyNDIyszA0NzVR0lEKTi0uzszPAykwqgUAGhUkICwAAAA="/>
  </w:docVars>
  <w:rsids>
    <w:rsidRoot w:val="00F83220"/>
    <w:rsid w:val="0001420B"/>
    <w:rsid w:val="000166A4"/>
    <w:rsid w:val="00040CBB"/>
    <w:rsid w:val="00041BF1"/>
    <w:rsid w:val="000975CF"/>
    <w:rsid w:val="000A5C62"/>
    <w:rsid w:val="000B78C8"/>
    <w:rsid w:val="000D320D"/>
    <w:rsid w:val="00105BDE"/>
    <w:rsid w:val="0011668F"/>
    <w:rsid w:val="001463B2"/>
    <w:rsid w:val="001C1655"/>
    <w:rsid w:val="001C6ABB"/>
    <w:rsid w:val="001D6DB7"/>
    <w:rsid w:val="001F40B0"/>
    <w:rsid w:val="001F62C0"/>
    <w:rsid w:val="00202FC4"/>
    <w:rsid w:val="0020422B"/>
    <w:rsid w:val="0020556B"/>
    <w:rsid w:val="00207FF4"/>
    <w:rsid w:val="00227FDE"/>
    <w:rsid w:val="00245E02"/>
    <w:rsid w:val="002538B9"/>
    <w:rsid w:val="002A08D1"/>
    <w:rsid w:val="00353B66"/>
    <w:rsid w:val="00364805"/>
    <w:rsid w:val="00384C17"/>
    <w:rsid w:val="003C168E"/>
    <w:rsid w:val="003E6C77"/>
    <w:rsid w:val="00456604"/>
    <w:rsid w:val="00476F07"/>
    <w:rsid w:val="0049296A"/>
    <w:rsid w:val="004A2675"/>
    <w:rsid w:val="004C7E66"/>
    <w:rsid w:val="004E00C4"/>
    <w:rsid w:val="004F7139"/>
    <w:rsid w:val="00503706"/>
    <w:rsid w:val="00527276"/>
    <w:rsid w:val="005272A5"/>
    <w:rsid w:val="005328AC"/>
    <w:rsid w:val="005441A7"/>
    <w:rsid w:val="005525EB"/>
    <w:rsid w:val="0057093C"/>
    <w:rsid w:val="005D33AA"/>
    <w:rsid w:val="00613EA8"/>
    <w:rsid w:val="00652501"/>
    <w:rsid w:val="00691EC1"/>
    <w:rsid w:val="006D3B98"/>
    <w:rsid w:val="0071559C"/>
    <w:rsid w:val="00721761"/>
    <w:rsid w:val="00726A2E"/>
    <w:rsid w:val="00727893"/>
    <w:rsid w:val="0074757B"/>
    <w:rsid w:val="00754185"/>
    <w:rsid w:val="007C53FB"/>
    <w:rsid w:val="007E4568"/>
    <w:rsid w:val="00867262"/>
    <w:rsid w:val="00896B9B"/>
    <w:rsid w:val="008A6CE4"/>
    <w:rsid w:val="008B7D18"/>
    <w:rsid w:val="008F1F97"/>
    <w:rsid w:val="008F4052"/>
    <w:rsid w:val="008F7F90"/>
    <w:rsid w:val="00903597"/>
    <w:rsid w:val="009256BD"/>
    <w:rsid w:val="0096142A"/>
    <w:rsid w:val="00985A65"/>
    <w:rsid w:val="009C280A"/>
    <w:rsid w:val="009C60D8"/>
    <w:rsid w:val="009D4EB3"/>
    <w:rsid w:val="009F0DDC"/>
    <w:rsid w:val="00A53624"/>
    <w:rsid w:val="00A630C6"/>
    <w:rsid w:val="00AC395E"/>
    <w:rsid w:val="00B13D1B"/>
    <w:rsid w:val="00B27D2D"/>
    <w:rsid w:val="00B818DF"/>
    <w:rsid w:val="00BA1BAA"/>
    <w:rsid w:val="00BB2FB9"/>
    <w:rsid w:val="00BD3301"/>
    <w:rsid w:val="00C226DD"/>
    <w:rsid w:val="00C23C4F"/>
    <w:rsid w:val="00C30D81"/>
    <w:rsid w:val="00C66E09"/>
    <w:rsid w:val="00CA32FB"/>
    <w:rsid w:val="00CC3045"/>
    <w:rsid w:val="00CC731B"/>
    <w:rsid w:val="00CD3FEE"/>
    <w:rsid w:val="00D05A7B"/>
    <w:rsid w:val="00D52117"/>
    <w:rsid w:val="00D54062"/>
    <w:rsid w:val="00D956DD"/>
    <w:rsid w:val="00DA3871"/>
    <w:rsid w:val="00DB0D39"/>
    <w:rsid w:val="00E14005"/>
    <w:rsid w:val="00E30DEA"/>
    <w:rsid w:val="00E614DD"/>
    <w:rsid w:val="00E627B4"/>
    <w:rsid w:val="00E928DD"/>
    <w:rsid w:val="00EB071C"/>
    <w:rsid w:val="00F730B2"/>
    <w:rsid w:val="00F744D5"/>
    <w:rsid w:val="00F83220"/>
    <w:rsid w:val="00F9444C"/>
    <w:rsid w:val="00F951AD"/>
    <w:rsid w:val="00FA3304"/>
    <w:rsid w:val="00FC3EBC"/>
    <w:rsid w:val="00FF69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D57BB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  <w:style w:type="paragraph" w:styleId="ListParagraph">
    <w:name w:val="List Paragraph"/>
    <w:basedOn w:val="Normal"/>
    <w:uiPriority w:val="34"/>
    <w:unhideWhenUsed/>
    <w:qFormat/>
    <w:rsid w:val="002538B9"/>
    <w:pPr>
      <w:ind w:left="720"/>
      <w:contextualSpacing/>
    </w:pPr>
  </w:style>
  <w:style w:type="paragraph" w:customStyle="1" w:styleId="Default">
    <w:name w:val="Default"/>
    <w:rsid w:val="0001420B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932658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932658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932658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932658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84840EE0329540E5A389FAD143582B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760E6A-FE6E-4265-B337-221855705A75}"/>
      </w:docPartPr>
      <w:docPartBody>
        <w:p w:rsidR="000166A4" w:rsidRDefault="00932658">
          <w:pPr>
            <w:pStyle w:val="84840EE0329540E5A389FAD143582B30"/>
          </w:pPr>
          <w:r>
            <w:t>Works Cited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006BD9"/>
    <w:rsid w:val="00006BD9"/>
    <w:rsid w:val="000166A4"/>
    <w:rsid w:val="00064D90"/>
    <w:rsid w:val="000950B0"/>
    <w:rsid w:val="00322ECA"/>
    <w:rsid w:val="003729CB"/>
    <w:rsid w:val="003A0181"/>
    <w:rsid w:val="005A3EFE"/>
    <w:rsid w:val="00932658"/>
    <w:rsid w:val="00F667EC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  <w:style w:type="character" w:customStyle="1" w:styleId="PlaceholderText1">
    <w:name w:val="Placeholder Text1"/>
    <w:basedOn w:val="DefaultParagraphFont"/>
    <w:uiPriority w:val="99"/>
    <w:semiHidden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126</Words>
  <Characters>6420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75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0-01-10T15:38:00Z</dcterms:created>
  <dcterms:modified xsi:type="dcterms:W3CDTF">2020-01-10T15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kxoiOsf1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